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Rotman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Rotman</w:t>
      </w:r>
      <w:proofErr w:type="spellEnd"/>
      <w:r>
        <w:rPr>
          <w:rFonts w:ascii="Times New Roman" w:hAnsi="Times New Roman"/>
          <w:b w:val="0"/>
          <w:sz w:val="24"/>
        </w:rPr>
        <w:t xml:space="preserve">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76F75D11" w14:textId="1BB88197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77777777" w:rsidR="00263284" w:rsidRPr="00977BE5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50321B37" w14:textId="382CB5A6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4903AC" w:rsidRDefault="004903AC" w:rsidP="004903AC">
      <w:pPr>
        <w:rPr>
          <w:b/>
          <w:bCs/>
          <w:u w:val="single"/>
        </w:rPr>
      </w:pPr>
      <w:r>
        <w:rPr>
          <w:b/>
          <w:bCs/>
          <w:u w:val="single"/>
        </w:rPr>
        <w:lastRenderedPageBreak/>
        <w:t>JOURNAL PUBLICATIONS</w:t>
      </w:r>
    </w:p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8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42CD2190" w:rsidR="0070102A" w:rsidRDefault="0070102A" w:rsidP="0070102A">
      <w:pPr>
        <w:numPr>
          <w:ilvl w:val="0"/>
          <w:numId w:val="16"/>
        </w:numPr>
        <w:ind w:right="-334"/>
        <w:jc w:val="both"/>
      </w:pPr>
      <w:r>
        <w:t xml:space="preserve">Winner of the Burt Outstanding </w:t>
      </w:r>
      <w:r w:rsidR="00977BE5">
        <w:t xml:space="preserve">Student </w:t>
      </w:r>
      <w:r>
        <w:t xml:space="preserve">Paper Award from the ASA Economic Sociology Section 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9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6BDE0133" w14:textId="4E5D12EB" w:rsidR="00585127" w:rsidRPr="00585127" w:rsidRDefault="00585127" w:rsidP="00872768">
      <w:pPr>
        <w:pStyle w:val="ListParagraph"/>
        <w:numPr>
          <w:ilvl w:val="0"/>
          <w:numId w:val="16"/>
        </w:numPr>
        <w:rPr>
          <w:iCs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0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1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3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4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5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6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7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8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9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Baker Prize (2014), Division of Social Sciences, University of Chicago</w:t>
      </w:r>
    </w:p>
    <w:p w14:paraId="0A4852F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Spring Institute Award (2012)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2217209B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S IN PROGRESS</w:t>
      </w:r>
    </w:p>
    <w:p w14:paraId="1EEBB127" w14:textId="6699C17A" w:rsidR="00956D6E" w:rsidRPr="00977BE5" w:rsidRDefault="00BC7E1C" w:rsidP="004903AC">
      <w:pPr>
        <w:ind w:right="-334"/>
      </w:pPr>
      <w:r>
        <w:t xml:space="preserve">Doering, </w:t>
      </w:r>
      <w:r w:rsidR="00977BE5">
        <w:t>Laura &amp; Tyler Wry.</w:t>
      </w:r>
      <w:r w:rsidR="001C667F">
        <w:t xml:space="preserve"> “</w:t>
      </w:r>
      <w:r w:rsidR="00366EF5">
        <w:t xml:space="preserve">Doing Well </w:t>
      </w:r>
      <w:r w:rsidR="00422B55">
        <w:t>by</w:t>
      </w:r>
      <w:r w:rsidR="00366EF5">
        <w:t xml:space="preserve"> Doing Good? </w:t>
      </w:r>
      <w:r w:rsidR="004903AC">
        <w:t>Employee Exit in Social Enterprise</w:t>
      </w:r>
      <w:r w:rsidR="00977BE5">
        <w:t>.</w:t>
      </w:r>
      <w:r w:rsidR="001C667F">
        <w:t>”</w:t>
      </w:r>
      <w:r w:rsidR="00977BE5">
        <w:t xml:space="preserve"> </w:t>
      </w:r>
      <w:r w:rsidR="00977BE5" w:rsidRPr="00977BE5">
        <w:rPr>
          <w:i/>
        </w:rPr>
        <w:t>Under</w:t>
      </w:r>
      <w:r w:rsidR="00135BA2" w:rsidRPr="00977BE5">
        <w:rPr>
          <w:i/>
        </w:rPr>
        <w:t xml:space="preserve"> </w:t>
      </w:r>
      <w:r w:rsidR="00D0641A">
        <w:rPr>
          <w:i/>
        </w:rPr>
        <w:t>review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3AF2C63D" w14:textId="77CF1CC4" w:rsidR="00D16920" w:rsidRPr="00977BE5" w:rsidRDefault="00D16920" w:rsidP="00977BE5">
      <w:pPr>
        <w:ind w:right="-334"/>
      </w:pPr>
      <w:r>
        <w:t>Doering</w:t>
      </w:r>
      <w:r w:rsidR="00BC7E1C">
        <w:t>, Laura</w:t>
      </w:r>
      <w:r>
        <w:t xml:space="preserve"> &amp; Chris Liu. “</w:t>
      </w:r>
      <w:r w:rsidR="008A088A">
        <w:t>From the Ground Up: Gender, Self-Employment, and Space in a Colombian Housing Project</w:t>
      </w:r>
      <w:r>
        <w:t>.”</w:t>
      </w:r>
      <w:r w:rsidR="00977BE5">
        <w:t xml:space="preserve"> </w:t>
      </w:r>
      <w:r w:rsidR="007D0F5A">
        <w:rPr>
          <w:i/>
        </w:rPr>
        <w:t>Under review</w:t>
      </w:r>
    </w:p>
    <w:p w14:paraId="398372C1" w14:textId="77777777" w:rsidR="00BC7E1C" w:rsidRDefault="00BC7E1C" w:rsidP="00D16920">
      <w:pPr>
        <w:ind w:right="-334"/>
        <w:rPr>
          <w:i/>
        </w:rPr>
      </w:pPr>
    </w:p>
    <w:p w14:paraId="529814BC" w14:textId="1C77CB66" w:rsidR="00956D6E" w:rsidRPr="00977BE5" w:rsidRDefault="00BC7E1C" w:rsidP="00977BE5">
      <w:pPr>
        <w:ind w:right="-334"/>
        <w:rPr>
          <w:iCs/>
        </w:rPr>
      </w:pPr>
      <w:proofErr w:type="spellStart"/>
      <w:r>
        <w:rPr>
          <w:iCs/>
        </w:rPr>
        <w:t>Ranganathan</w:t>
      </w:r>
      <w:proofErr w:type="spellEnd"/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  <w:r w:rsidR="00977BE5">
        <w:rPr>
          <w:iCs/>
        </w:rPr>
        <w:t xml:space="preserve"> </w:t>
      </w:r>
      <w:r w:rsidR="00632F8A">
        <w:rPr>
          <w:i/>
          <w:iCs/>
        </w:rPr>
        <w:t>Under review</w:t>
      </w:r>
    </w:p>
    <w:p w14:paraId="3753C5CF" w14:textId="77777777" w:rsidR="00956D6E" w:rsidRDefault="00956D6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1FABD1D2" w:rsidR="0070102A" w:rsidRPr="00CD1FF6" w:rsidRDefault="0070102A" w:rsidP="00CD1FF6">
      <w:pPr>
        <w:rPr>
          <w:lang w:eastAsia="zh-CN"/>
        </w:rPr>
      </w:pPr>
      <w:r>
        <w:t xml:space="preserve">Doering, Laura. “Book Review: Freedom from Work.” </w:t>
      </w:r>
      <w:r w:rsidR="00CD1FF6">
        <w:t>2018.</w:t>
      </w:r>
      <w:r>
        <w:t xml:space="preserve">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079D969D" w:rsidR="000F5B49" w:rsidRDefault="00422B55" w:rsidP="004903AC">
      <w:pPr>
        <w:ind w:right="-334"/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42142A62" w14:textId="3BF72FD2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0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1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lastRenderedPageBreak/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2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3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6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7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8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9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D0641A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0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6880B214" w14:textId="0F927E6D" w:rsidR="00C6417A" w:rsidRDefault="004903AC" w:rsidP="00641420">
      <w:pPr>
        <w:ind w:right="-334"/>
      </w:pPr>
      <w:r>
        <w:t>“Doing Well by Doing Good? Employee Exit in Social Enterprise.”</w:t>
      </w:r>
    </w:p>
    <w:p w14:paraId="0208C8B5" w14:textId="59AF5043" w:rsidR="004903AC" w:rsidRDefault="004903AC" w:rsidP="00357376">
      <w:pPr>
        <w:pStyle w:val="ListParagraph"/>
        <w:numPr>
          <w:ilvl w:val="0"/>
          <w:numId w:val="18"/>
        </w:numPr>
        <w:ind w:right="-334"/>
      </w:pPr>
      <w:r>
        <w:t>Department Colloquium, School of Management</w:t>
      </w:r>
      <w:r w:rsidR="00357376">
        <w:t>, University of Buffalo</w:t>
      </w:r>
      <w:r>
        <w:t xml:space="preserve"> (Nov 2017)</w:t>
      </w:r>
    </w:p>
    <w:p w14:paraId="0D47FBD3" w14:textId="5B010369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19D4B0C0" w14:textId="7033F745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2C184BC1" w14:textId="7746A115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lastRenderedPageBreak/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77777777" w:rsidR="001234B4" w:rsidRDefault="001234B4" w:rsidP="001234B4">
      <w:pPr>
        <w:numPr>
          <w:ilvl w:val="0"/>
          <w:numId w:val="15"/>
        </w:numPr>
        <w:ind w:right="-334"/>
      </w:pPr>
      <w:r>
        <w:t>Development Sociology Annual Meeting (November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DA6B749" w14:textId="1A158E11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00754431" w14:textId="77777777" w:rsidR="009B4D8A" w:rsidRDefault="009B4D8A" w:rsidP="009B4D8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0FD25792" w14:textId="77777777" w:rsidR="009B4D8A" w:rsidRDefault="009B4D8A" w:rsidP="00357376">
      <w:pPr>
        <w:rPr>
          <w:bCs/>
        </w:rPr>
      </w:pPr>
      <w:bookmarkStart w:id="0" w:name="_GoBack"/>
      <w:bookmarkEnd w:id="0"/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579C0282" w:rsidR="00CE103E" w:rsidRPr="002A4490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7ABABD1" w:rsidR="00593DED" w:rsidRDefault="002E5B28" w:rsidP="00BC7E1C">
      <w:r>
        <w:t xml:space="preserve">Ad-hoc </w:t>
      </w:r>
      <w:r w:rsidR="00BC7E1C">
        <w:t xml:space="preserve">Reviewer: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BC7E1C">
        <w:tab/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593DED">
        <w:tab/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31"/>
      <w:footerReference w:type="even" r:id="rId32"/>
      <w:footerReference w:type="default" r:id="rId33"/>
      <w:headerReference w:type="first" r:id="rId34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0B9E0C" w14:textId="77777777" w:rsidR="00884EAE" w:rsidRDefault="00884EAE">
      <w:r>
        <w:separator/>
      </w:r>
    </w:p>
  </w:endnote>
  <w:endnote w:type="continuationSeparator" w:id="0">
    <w:p w14:paraId="370774CE" w14:textId="77777777" w:rsidR="00884EAE" w:rsidRDefault="00884E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9535B5" w14:textId="77777777" w:rsidR="00884EAE" w:rsidRDefault="00884EAE">
      <w:r>
        <w:separator/>
      </w:r>
    </w:p>
  </w:footnote>
  <w:footnote w:type="continuationSeparator" w:id="0">
    <w:p w14:paraId="6054BF86" w14:textId="77777777" w:rsidR="00884EAE" w:rsidRDefault="00884EA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FB4114"/>
    <w:multiLevelType w:val="hybridMultilevel"/>
    <w:tmpl w:val="E2FEDF08"/>
    <w:lvl w:ilvl="0" w:tplc="23AAB73A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6"/>
  </w:num>
  <w:num w:numId="5">
    <w:abstractNumId w:val="13"/>
  </w:num>
  <w:num w:numId="6">
    <w:abstractNumId w:val="5"/>
  </w:num>
  <w:num w:numId="7">
    <w:abstractNumId w:val="7"/>
  </w:num>
  <w:num w:numId="8">
    <w:abstractNumId w:val="12"/>
  </w:num>
  <w:num w:numId="9">
    <w:abstractNumId w:val="10"/>
  </w:num>
  <w:num w:numId="10">
    <w:abstractNumId w:val="9"/>
  </w:num>
  <w:num w:numId="11">
    <w:abstractNumId w:val="15"/>
  </w:num>
  <w:num w:numId="12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8"/>
  </w:num>
  <w:num w:numId="15">
    <w:abstractNumId w:val="14"/>
  </w:num>
  <w:num w:numId="16">
    <w:abstractNumId w:val="1"/>
  </w:num>
  <w:num w:numId="17">
    <w:abstractNumId w:val="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C6D0F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2F48A2"/>
    <w:rsid w:val="00301740"/>
    <w:rsid w:val="00313446"/>
    <w:rsid w:val="00316579"/>
    <w:rsid w:val="00327060"/>
    <w:rsid w:val="00330C09"/>
    <w:rsid w:val="00342117"/>
    <w:rsid w:val="00342B76"/>
    <w:rsid w:val="00347A0B"/>
    <w:rsid w:val="00357376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27334"/>
    <w:rsid w:val="00437A8C"/>
    <w:rsid w:val="00440764"/>
    <w:rsid w:val="00441106"/>
    <w:rsid w:val="00443A2D"/>
    <w:rsid w:val="004510D5"/>
    <w:rsid w:val="00461422"/>
    <w:rsid w:val="00467CF4"/>
    <w:rsid w:val="00473DFE"/>
    <w:rsid w:val="0047404B"/>
    <w:rsid w:val="004903AC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D2255"/>
    <w:rsid w:val="005D3E6C"/>
    <w:rsid w:val="005D6A1B"/>
    <w:rsid w:val="005E6A87"/>
    <w:rsid w:val="005F393F"/>
    <w:rsid w:val="00632F8A"/>
    <w:rsid w:val="00641420"/>
    <w:rsid w:val="006543BA"/>
    <w:rsid w:val="0066241C"/>
    <w:rsid w:val="00663BA3"/>
    <w:rsid w:val="00674F53"/>
    <w:rsid w:val="006A048F"/>
    <w:rsid w:val="006A34A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2484C"/>
    <w:rsid w:val="007264F4"/>
    <w:rsid w:val="0072793E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77BE5"/>
    <w:rsid w:val="00982652"/>
    <w:rsid w:val="00982B0C"/>
    <w:rsid w:val="009B4D8A"/>
    <w:rsid w:val="009C4B1B"/>
    <w:rsid w:val="009D0A89"/>
    <w:rsid w:val="009D1AFA"/>
    <w:rsid w:val="009D4C3E"/>
    <w:rsid w:val="009D56AC"/>
    <w:rsid w:val="009D58C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75844"/>
    <w:rsid w:val="00A87EE3"/>
    <w:rsid w:val="00A95217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D160F"/>
    <w:rsid w:val="00CD1FF6"/>
    <w:rsid w:val="00CD3C1E"/>
    <w:rsid w:val="00CD7A82"/>
    <w:rsid w:val="00CE103E"/>
    <w:rsid w:val="00CF2079"/>
    <w:rsid w:val="00CF45E8"/>
    <w:rsid w:val="00CF6A2C"/>
    <w:rsid w:val="00D004C1"/>
    <w:rsid w:val="00D04539"/>
    <w:rsid w:val="00D0641A"/>
    <w:rsid w:val="00D13019"/>
    <w:rsid w:val="00D15C29"/>
    <w:rsid w:val="00D16920"/>
    <w:rsid w:val="00D17836"/>
    <w:rsid w:val="00D4410A"/>
    <w:rsid w:val="00D6732C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E02141"/>
    <w:rsid w:val="00E02528"/>
    <w:rsid w:val="00E1039A"/>
    <w:rsid w:val="00E53691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2312F"/>
    <w:rsid w:val="00F335D5"/>
    <w:rsid w:val="00F461B8"/>
    <w:rsid w:val="00F62868"/>
    <w:rsid w:val="00F81C29"/>
    <w:rsid w:val="00F95920"/>
    <w:rsid w:val="00FA492D"/>
    <w:rsid w:val="00FB4F44"/>
    <w:rsid w:val="00FC0045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orkplaceinsight.net/male-managers-command-less-authority-female-stereotyped-jobs/" TargetMode="External"/><Relationship Id="rId18" Type="http://schemas.openxmlformats.org/officeDocument/2006/relationships/hyperlink" Target="http://www.nytimes.com/2016/03/13/business/attacking-poverty-to-foster-creativity-in-entrepreneurs.html" TargetMode="External"/><Relationship Id="rId26" Type="http://schemas.openxmlformats.org/officeDocument/2006/relationships/hyperlink" Target="https://qz.com/1037132/the-enduring-reason-you-believe-all-nurses-are-wome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workinprogress.oowsection.org/2017/09/16/how-gender-bias-negatively-affects-women-and-men/" TargetMode="External"/><Relationship Id="rId34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www.personneltoday.com/hr/male-female-manager-authority-jobs/" TargetMode="External"/><Relationship Id="rId17" Type="http://schemas.openxmlformats.org/officeDocument/2006/relationships/hyperlink" Target="http://socdev.ucpress.edu/content/2/3/235" TargetMode="External"/><Relationship Id="rId25" Type="http://schemas.openxmlformats.org/officeDocument/2006/relationships/hyperlink" Target="http://www.salon.com/2017/07/29/how-a-job-acquires-a-gender-and-less-authority-if-it-is-female_partner/" TargetMode="External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yperlink" Target="https://thesocietypages.org/clippings/2017/09/11/gendering-gender-neutral-occupations/" TargetMode="External"/><Relationship Id="rId20" Type="http://schemas.openxmlformats.org/officeDocument/2006/relationships/hyperlink" Target="https://ssir.org/articles/entry/beyond_policy_how_gendered_interactions_on_the_ground_shape_development" TargetMode="External"/><Relationship Id="rId29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nonprofitquarterly.org/2017/07/28/assigning-gender-jobs-bad-deal-around/" TargetMode="External"/><Relationship Id="rId24" Type="http://schemas.openxmlformats.org/officeDocument/2006/relationships/hyperlink" Target="http://www.cbsnews.com/news/how-a-job-acquires-a-gender-and-less-authority-if-its-female/" TargetMode="External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asanet.org/news-events/asa-news/effects-gendered-occupational-roles-mens-and-womens-workplace-authority" TargetMode="External"/><Relationship Id="rId23" Type="http://schemas.openxmlformats.org/officeDocument/2006/relationships/hyperlink" Target="http://www.bbc.com/capital/story/20170728-why-we-gender-stereotype-jobs" TargetMode="External"/><Relationship Id="rId28" Type="http://schemas.openxmlformats.org/officeDocument/2006/relationships/hyperlink" Target="http://magazine.awis.org/i/880805-fall-201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9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journals.sagepub.com/doi/abs/10.1177/0003122417703087" TargetMode="External"/><Relationship Id="rId14" Type="http://schemas.openxmlformats.org/officeDocument/2006/relationships/hyperlink" Target="http://www.growthbusiness.co.uk/men-female-jobs-facing-authority-penalty-2550820/" TargetMode="External"/><Relationship Id="rId22" Type="http://schemas.openxmlformats.org/officeDocument/2006/relationships/hyperlink" Target="http://theconversation.com/how-a-job-acquires-a-gender-and-less-authority-if-its-female-79164" TargetMode="External"/><Relationship Id="rId27" Type="http://schemas.openxmlformats.org/officeDocument/2006/relationships/hyperlink" Target="http://www.thenewsminute.com/article/how-job-acquires-gender-and-less-authority-if-its-female-65702" TargetMode="External"/><Relationship Id="rId30" Type="http://schemas.openxmlformats.org/officeDocument/2006/relationships/hyperlink" Target="http://laestrella.com.pa/economia/consejos-practicos-para-poner-marcha-negocio/23914442" TargetMode="External"/><Relationship Id="rId35" Type="http://schemas.openxmlformats.org/officeDocument/2006/relationships/fontTable" Target="fontTable.xml"/><Relationship Id="rId8" Type="http://schemas.openxmlformats.org/officeDocument/2006/relationships/hyperlink" Target="https://www.journals.uchicago.edu/doi/abs/10.1086/69621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9281014-80C8-B149-BCFE-CE6D65E1DE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1511</Words>
  <Characters>8615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0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8</cp:revision>
  <cp:lastPrinted>2017-08-02T19:04:00Z</cp:lastPrinted>
  <dcterms:created xsi:type="dcterms:W3CDTF">2018-03-03T20:58:00Z</dcterms:created>
  <dcterms:modified xsi:type="dcterms:W3CDTF">2018-03-23T14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